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679A" w:rsidRDefault="00BC679A">
      <w:pPr>
        <w:rPr>
          <w:rFonts w:ascii="Times New Roman" w:hAnsi="Times New Roman" w:cs="Times New Roman"/>
        </w:rPr>
      </w:pPr>
    </w:p>
    <w:p w:rsidR="00B3001E" w:rsidRPr="00C311CB" w:rsidRDefault="00B3001E">
      <w:pPr>
        <w:rPr>
          <w:rFonts w:ascii="Times New Roman" w:hAnsi="Times New Roman" w:cs="Times New Roman"/>
        </w:rPr>
      </w:pPr>
    </w:p>
    <w:p w:rsidR="00C311CB" w:rsidRPr="00C311CB" w:rsidRDefault="00C311CB">
      <w:pPr>
        <w:rPr>
          <w:rFonts w:ascii="Times New Roman" w:hAnsi="Times New Roman" w:cs="Times New Roman"/>
        </w:rPr>
      </w:pPr>
    </w:p>
    <w:p w:rsidR="00C311CB" w:rsidRPr="00CE7035" w:rsidRDefault="00C311CB" w:rsidP="00CE7035">
      <w:pPr>
        <w:rPr>
          <w:rFonts w:ascii="Century Gothic" w:hAnsi="Century Gothic" w:cs="Times New Roman"/>
          <w:b/>
          <w:sz w:val="36"/>
          <w:szCs w:val="36"/>
        </w:rPr>
      </w:pPr>
      <w:r w:rsidRPr="00CE7035">
        <w:rPr>
          <w:rFonts w:ascii="Century Gothic" w:hAnsi="Century Gothic" w:cs="Times New Roman"/>
          <w:b/>
          <w:sz w:val="36"/>
          <w:szCs w:val="36"/>
        </w:rPr>
        <w:t>B</w:t>
      </w:r>
      <w:r w:rsidR="00B3001E" w:rsidRPr="00CE7035">
        <w:rPr>
          <w:rFonts w:ascii="Century Gothic" w:hAnsi="Century Gothic" w:cs="Times New Roman"/>
          <w:b/>
          <w:sz w:val="36"/>
          <w:szCs w:val="36"/>
        </w:rPr>
        <w:t>AB</w:t>
      </w:r>
      <w:r w:rsidRPr="00CE7035">
        <w:rPr>
          <w:rFonts w:ascii="Century Gothic" w:hAnsi="Century Gothic" w:cs="Times New Roman"/>
          <w:b/>
          <w:sz w:val="36"/>
          <w:szCs w:val="36"/>
        </w:rPr>
        <w:t xml:space="preserve"> </w:t>
      </w:r>
      <w:r w:rsidR="005C7C3F" w:rsidRPr="00CE7035">
        <w:rPr>
          <w:rFonts w:ascii="Century Gothic" w:hAnsi="Century Gothic" w:cs="Times New Roman"/>
          <w:b/>
          <w:sz w:val="36"/>
          <w:szCs w:val="36"/>
        </w:rPr>
        <w:t>4</w:t>
      </w:r>
    </w:p>
    <w:p w:rsidR="00C311CB" w:rsidRPr="00CE7035" w:rsidRDefault="005C7C3F" w:rsidP="00CE7035">
      <w:pPr>
        <w:rPr>
          <w:rFonts w:ascii="Century Gothic" w:hAnsi="Century Gothic" w:cs="Times New Roman"/>
          <w:sz w:val="48"/>
          <w:szCs w:val="48"/>
        </w:rPr>
      </w:pPr>
      <w:proofErr w:type="spellStart"/>
      <w:r w:rsidRPr="00CE7035">
        <w:rPr>
          <w:rFonts w:ascii="Century Gothic" w:hAnsi="Century Gothic" w:cs="Times New Roman"/>
          <w:b/>
          <w:sz w:val="48"/>
          <w:szCs w:val="48"/>
        </w:rPr>
        <w:t>Hasil</w:t>
      </w:r>
      <w:proofErr w:type="spellEnd"/>
      <w:r w:rsidRPr="00CE7035">
        <w:rPr>
          <w:rFonts w:ascii="Century Gothic" w:hAnsi="Century Gothic" w:cs="Times New Roman"/>
          <w:b/>
          <w:sz w:val="48"/>
          <w:szCs w:val="48"/>
        </w:rPr>
        <w:t xml:space="preserve"> </w:t>
      </w:r>
      <w:proofErr w:type="spellStart"/>
      <w:r w:rsidRPr="00CE7035">
        <w:rPr>
          <w:rFonts w:ascii="Century Gothic" w:hAnsi="Century Gothic" w:cs="Times New Roman"/>
          <w:b/>
          <w:sz w:val="48"/>
          <w:szCs w:val="48"/>
        </w:rPr>
        <w:t>dan</w:t>
      </w:r>
      <w:proofErr w:type="spellEnd"/>
      <w:r w:rsidRPr="00CE7035">
        <w:rPr>
          <w:rFonts w:ascii="Century Gothic" w:hAnsi="Century Gothic" w:cs="Times New Roman"/>
          <w:b/>
          <w:sz w:val="48"/>
          <w:szCs w:val="48"/>
        </w:rPr>
        <w:t xml:space="preserve"> </w:t>
      </w:r>
      <w:proofErr w:type="spellStart"/>
      <w:r w:rsidRPr="00CE7035">
        <w:rPr>
          <w:rFonts w:ascii="Century Gothic" w:hAnsi="Century Gothic" w:cs="Times New Roman"/>
          <w:b/>
          <w:sz w:val="48"/>
          <w:szCs w:val="48"/>
        </w:rPr>
        <w:t>Pembahasan</w:t>
      </w:r>
      <w:proofErr w:type="spellEnd"/>
    </w:p>
    <w:p w:rsidR="00C311CB" w:rsidRPr="00C311CB" w:rsidRDefault="00C311CB">
      <w:pPr>
        <w:rPr>
          <w:rFonts w:ascii="Times New Roman" w:hAnsi="Times New Roman" w:cs="Times New Roman"/>
          <w:sz w:val="24"/>
          <w:szCs w:val="24"/>
        </w:rPr>
      </w:pPr>
    </w:p>
    <w:p w:rsidR="00B3001E" w:rsidRDefault="00B3001E" w:rsidP="00B3001E">
      <w:pPr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bab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in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beberap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nalis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te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sesu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urut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metod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ta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ntar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lain Taguch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nalisi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/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rasio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Nominal is Better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h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menging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perbandi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yang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digunakan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asumsi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biaya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surface yang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dibuat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oleh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Valgardur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tefansson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dalam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begin" w:fldLock="1"/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instrText>ADDIN CSL_CITATION {"citationItems":[{"id":"ITEM-1","itemData":{"author":[{"dropping-particle":"","family":"Stefansson","given":"Valgardur","non-dropping-particle":"","parse-names":false,"suffix":""}],"container-title":"PROCEEDING OF THE 5th INAGA ANNUAL SCIENTIFIC CONFERENCE &amp; EXHIBITIONS Yogyakarta, March 7 – 10, 2001","id":"ITEM-1","issued":{"date-parts":[["2001"]]},"title":"INVESTMENT COST FOR GEOTHERMAL POWER PLANTS","type":"article-journal"},"uris":["http://www.mendeley.com/documents/?uuid=6e08d3b8-f7c4-4296-a599-edd1588a1824"]}],"mendeley":{"formattedCitation":"(Stefansson 2001)","plainTextFormattedCitation":"(Stefansson 2001)","previouslyFormattedCitation":"(Stefansson 2001)"},"properties":{"noteIndex":0},"schema":"https://github.com/citation-style-language/schema/raw/master/csl-citation.json"}</w:instrTex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Pr="00BB51C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val="en-GB"/>
        </w:rPr>
        <w:t>(</w:t>
      </w:r>
      <w:r w:rsidRPr="00BB51CA">
        <w:rPr>
          <w:rFonts w:ascii="Times New Roman" w:eastAsia="Times New Roman" w:hAnsi="Times New Roman" w:cs="Times New Roman"/>
          <w:i/>
          <w:noProof/>
          <w:color w:val="000000" w:themeColor="text1"/>
          <w:sz w:val="24"/>
          <w:szCs w:val="24"/>
          <w:lang w:val="en-GB"/>
        </w:rPr>
        <w:t>Stefansson 2001</w:t>
      </w:r>
      <w:r w:rsidRPr="00BB51C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val="en-GB"/>
        </w:rPr>
        <w:t>)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sert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penggu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pemodel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roxy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t-student test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Semu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proses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nalis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bantu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>Aplik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Minitab 18.1.</w:t>
      </w:r>
      <w:r w:rsidR="00A47BFA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</w:p>
    <w:p w:rsidR="007479A9" w:rsidRPr="00B3001E" w:rsidRDefault="007479A9" w:rsidP="00B3001E">
      <w:pPr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</w:p>
    <w:p w:rsidR="00B3001E" w:rsidRPr="00CE7035" w:rsidRDefault="00B3001E" w:rsidP="00CE7035">
      <w:pPr>
        <w:pStyle w:val="ListParagraph"/>
        <w:keepNext/>
        <w:numPr>
          <w:ilvl w:val="1"/>
          <w:numId w:val="7"/>
        </w:numPr>
        <w:spacing w:before="120" w:after="0" w:line="36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</w:pPr>
      <w:bookmarkStart w:id="0" w:name="_Toc2629639"/>
      <w:proofErr w:type="spellStart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Pemilihan</w:t>
      </w:r>
      <w:proofErr w:type="spellEnd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 xml:space="preserve"> </w:t>
      </w:r>
      <w:proofErr w:type="spellStart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Pembangkit</w:t>
      </w:r>
      <w:proofErr w:type="spellEnd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 xml:space="preserve"> </w:t>
      </w:r>
      <w:proofErr w:type="spellStart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Listrik</w:t>
      </w:r>
      <w:proofErr w:type="spellEnd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 xml:space="preserve"> (</w:t>
      </w:r>
      <w:bookmarkEnd w:id="0"/>
      <w:proofErr w:type="spellStart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Conversion</w:t>
      </w:r>
      <w:proofErr w:type="spellEnd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 xml:space="preserve"> </w:t>
      </w:r>
      <w:proofErr w:type="spellStart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Technology</w:t>
      </w:r>
      <w:proofErr w:type="spellEnd"/>
      <w:r w:rsidRPr="00CE7035">
        <w:rPr>
          <w:rFonts w:ascii="Times New Roman" w:eastAsia="Times New Roman" w:hAnsi="Times New Roman" w:cs="Times New Roman"/>
          <w:b/>
          <w:bCs/>
          <w:sz w:val="28"/>
          <w:szCs w:val="24"/>
          <w:lang w:val="es-ES"/>
        </w:rPr>
        <w:t>)</w:t>
      </w:r>
    </w:p>
    <w:p w:rsidR="00B3001E" w:rsidRPr="00B3001E" w:rsidRDefault="00B3001E" w:rsidP="00B3001E">
      <w:pPr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ik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bookmarkStart w:id="1" w:name="_GoBack"/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diasumsikan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begin" w:fldLock="1"/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instrText>ADDIN CSL_CITATION {"citationItems":[{"id":"ITEM-1","itemData":{"author":[{"dropping-particle":"","family":"Stefansson","given":"Valgardur","non-dropping-particle":"","parse-names":false,"suffix":""}],"container-title":"PROCEEDING OF THE 5th INAGA ANNUAL SCIENTIFIC CONFERENCE &amp; EXHIBITIONS Yogyakarta, March 7 – 10, 2001","id":"ITEM-1","issued":{"date-parts":[["2001"]]},"title":"INVESTMENT COST FOR GEOTHERMAL POWER PLANTS","type":"article-journal"},"uris":["http://www.mendeley.com/documents/?uuid=6e08d3b8-f7c4-4296-a599-edd1588a1824"]}],"mendeley":{"formattedCitation":"(Stefansson 2001)","plainTextFormattedCitation":"(Stefansson 2001)","previouslyFormattedCitation":"(Stefansson 2001)"},"properties":{"noteIndex":0},"schema":"https://github.com/citation-style-language/schema/raw/master/csl-citation.json"}</w:instrTex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Pr="00BB51C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val="en-GB"/>
        </w:rPr>
        <w:t>(</w:t>
      </w:r>
      <w:r w:rsidRPr="00BB51CA">
        <w:rPr>
          <w:rFonts w:ascii="Times New Roman" w:eastAsia="Times New Roman" w:hAnsi="Times New Roman" w:cs="Times New Roman"/>
          <w:i/>
          <w:noProof/>
          <w:color w:val="000000" w:themeColor="text1"/>
          <w:sz w:val="24"/>
          <w:szCs w:val="24"/>
          <w:lang w:val="en-GB"/>
        </w:rPr>
        <w:t>Stefansson 2001</w:t>
      </w:r>
      <w:r w:rsidRPr="00BB51C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lang w:val="en-GB"/>
        </w:rPr>
        <w:t>)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bahwa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biaya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surface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adalah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762 – 1192 $/kWh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>dengan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biaya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tersebut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proofErr w:type="spellStart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>diujicobakan</w:t>
      </w:r>
      <w:proofErr w:type="spellEnd"/>
      <w:r w:rsidRPr="00BB51CA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s-ES"/>
        </w:rPr>
        <w:t xml:space="preserve"> </w:t>
      </w:r>
      <w:bookmarkEnd w:id="1"/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anya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27 (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u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ulu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uju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vari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rcoba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hasil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 (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ig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sum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ntu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plik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initab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8.1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ndi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rik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: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4"/>
      </w:tblGrid>
      <w:tr w:rsidR="00B3001E" w:rsidRPr="00B3001E" w:rsidTr="009A7014">
        <w:tc>
          <w:tcPr>
            <w:tcW w:w="8154" w:type="dxa"/>
          </w:tcPr>
          <w:p w:rsidR="00B3001E" w:rsidRPr="00B3001E" w:rsidRDefault="00B3001E" w:rsidP="00CE7035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Tabe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1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Hasi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Eksperimen</w:t>
            </w:r>
            <w:proofErr w:type="spellEnd"/>
            <w:r w:rsidR="007479A9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7479A9">
              <w:rPr>
                <w:color w:val="000000"/>
                <w:sz w:val="24"/>
                <w:szCs w:val="24"/>
                <w:lang w:val="en-GB"/>
              </w:rPr>
              <w:t>Pertama</w:t>
            </w:r>
            <w:proofErr w:type="spellEnd"/>
          </w:p>
        </w:tc>
      </w:tr>
      <w:tr w:rsidR="00B3001E" w:rsidRPr="00B3001E" w:rsidTr="009A7014">
        <w:tc>
          <w:tcPr>
            <w:tcW w:w="8154" w:type="dxa"/>
          </w:tcPr>
          <w:p w:rsidR="00B3001E" w:rsidRDefault="00B3001E" w:rsidP="00B3001E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  <w:r w:rsidRPr="00B3001E">
              <w:rPr>
                <w:noProof/>
                <w:sz w:val="24"/>
                <w:szCs w:val="24"/>
              </w:rPr>
              <w:drawing>
                <wp:inline distT="0" distB="0" distL="0" distR="0" wp14:anchorId="28CBB0BD" wp14:editId="294800DA">
                  <wp:extent cx="4999685" cy="2028825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01677" cy="20296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B3001E" w:rsidRPr="00B3001E" w:rsidRDefault="00B3001E" w:rsidP="00B3001E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</w:p>
        </w:tc>
      </w:tr>
      <w:tr w:rsidR="00B3001E" w:rsidRPr="00B3001E" w:rsidTr="009A7014">
        <w:tc>
          <w:tcPr>
            <w:tcW w:w="8154" w:type="dxa"/>
          </w:tcPr>
          <w:p w:rsidR="00B3001E" w:rsidRPr="00B3001E" w:rsidRDefault="00B3001E" w:rsidP="00B3001E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lastRenderedPageBreak/>
              <w:drawing>
                <wp:inline distT="0" distB="0" distL="0" distR="0" wp14:anchorId="375A2F48" wp14:editId="19D4A40B">
                  <wp:extent cx="4884861" cy="235267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18425" cy="23688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A7014" w:rsidRDefault="009A7014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gant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ot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, 2 dan 3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jad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mas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fak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ndal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lih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bi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ela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ding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ala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si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l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nt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d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, 2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upu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.</w:t>
      </w:r>
    </w:p>
    <w:p w:rsidR="00B3001E" w:rsidRDefault="00B3001E" w:rsidP="00B3001E">
      <w:pPr>
        <w:autoSpaceDE w:val="0"/>
        <w:autoSpaceDN w:val="0"/>
        <w:adjustRightInd w:val="0"/>
        <w:spacing w:before="120" w:after="0" w:line="36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lanjut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tentu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rata-rata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/N Ratio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tod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Taguchi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ntu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plika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Minitab 18.1.</w:t>
      </w:r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/N ratio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ili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Nominal is better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re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yangku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la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Larger is better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da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ungki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re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da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ingi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ng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la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maller is better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jug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da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ungki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re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da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ungki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amp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nol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2 (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u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spo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ntu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rata-rata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spo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ntu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/N Ratio.</w:t>
      </w:r>
    </w:p>
    <w:tbl>
      <w:tblPr>
        <w:tblStyle w:val="TableGrid"/>
        <w:tblW w:w="8080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1"/>
      </w:tblGrid>
      <w:tr w:rsidR="00B3001E" w:rsidRPr="00B3001E" w:rsidTr="008014D5">
        <w:trPr>
          <w:trHeight w:val="448"/>
        </w:trPr>
        <w:tc>
          <w:tcPr>
            <w:tcW w:w="4536" w:type="dxa"/>
          </w:tcPr>
          <w:p w:rsidR="00B3001E" w:rsidRPr="00B3001E" w:rsidRDefault="00B3001E" w:rsidP="00CE7035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 w:themeColor="text1"/>
                <w:sz w:val="24"/>
                <w:szCs w:val="24"/>
              </w:rPr>
              <w:t>Tabel</w:t>
            </w:r>
            <w:proofErr w:type="spellEnd"/>
            <w:r w:rsidRPr="00B3001E">
              <w:rPr>
                <w:color w:val="000000" w:themeColor="text1"/>
                <w:sz w:val="24"/>
                <w:szCs w:val="24"/>
              </w:rPr>
              <w:t xml:space="preserve"> 4.2 Response Table for Means</w:t>
            </w:r>
          </w:p>
        </w:tc>
      </w:tr>
      <w:tr w:rsidR="00B3001E" w:rsidRPr="00B3001E" w:rsidTr="008014D5">
        <w:trPr>
          <w:trHeight w:val="1984"/>
        </w:trPr>
        <w:tc>
          <w:tcPr>
            <w:tcW w:w="4536" w:type="dxa"/>
          </w:tcPr>
          <w:p w:rsidR="00793A09" w:rsidRPr="00B3001E" w:rsidRDefault="008014D5" w:rsidP="00B3001E">
            <w:pPr>
              <w:autoSpaceDE w:val="0"/>
              <w:autoSpaceDN w:val="0"/>
              <w:adjustRightInd w:val="0"/>
              <w:spacing w:before="120" w:line="360" w:lineRule="auto"/>
              <w:jc w:val="both"/>
              <w:rPr>
                <w:color w:val="000000"/>
                <w:sz w:val="24"/>
                <w:szCs w:val="24"/>
                <w:lang w:val="en-GB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34340DC" wp14:editId="461BDBD0">
                  <wp:extent cx="5038725" cy="1657350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38725" cy="1657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001E" w:rsidRPr="00B3001E" w:rsidTr="008014D5">
        <w:tc>
          <w:tcPr>
            <w:tcW w:w="7938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lastRenderedPageBreak/>
              <w:drawing>
                <wp:inline distT="0" distB="0" distL="0" distR="0" wp14:anchorId="2723D2B7" wp14:editId="245786A8">
                  <wp:extent cx="4014784" cy="2676525"/>
                  <wp:effectExtent l="0" t="0" r="508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28470" cy="26856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001E" w:rsidRPr="00B3001E" w:rsidTr="008014D5">
        <w:tc>
          <w:tcPr>
            <w:tcW w:w="7938" w:type="dxa"/>
          </w:tcPr>
          <w:p w:rsidR="00B3001E" w:rsidRPr="00B3001E" w:rsidRDefault="00B3001E" w:rsidP="00CE7035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amba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1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rafi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Fakto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Efe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Berdasarkan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Rata-Rata</w:t>
            </w:r>
          </w:p>
        </w:tc>
      </w:tr>
      <w:tr w:rsidR="009A7014" w:rsidRPr="00B3001E" w:rsidTr="008014D5">
        <w:tc>
          <w:tcPr>
            <w:tcW w:w="7938" w:type="dxa"/>
          </w:tcPr>
          <w:p w:rsidR="009A7014" w:rsidRPr="00B3001E" w:rsidRDefault="009A7014" w:rsidP="00CE7035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</w:p>
        </w:tc>
      </w:tr>
      <w:tr w:rsidR="00B3001E" w:rsidRPr="00B3001E" w:rsidTr="008014D5">
        <w:tc>
          <w:tcPr>
            <w:tcW w:w="7938" w:type="dxa"/>
          </w:tcPr>
          <w:p w:rsidR="00B3001E" w:rsidRPr="00B3001E" w:rsidRDefault="00B3001E" w:rsidP="00CE7035">
            <w:pPr>
              <w:shd w:val="clear" w:color="auto" w:fill="FFFFFF"/>
              <w:spacing w:before="120"/>
              <w:jc w:val="center"/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 w:themeColor="text1"/>
                <w:sz w:val="24"/>
                <w:szCs w:val="24"/>
              </w:rPr>
              <w:t>Tabel</w:t>
            </w:r>
            <w:proofErr w:type="spellEnd"/>
            <w:r w:rsidRPr="00B3001E">
              <w:rPr>
                <w:color w:val="000000" w:themeColor="text1"/>
                <w:sz w:val="24"/>
                <w:szCs w:val="24"/>
              </w:rPr>
              <w:t xml:space="preserve"> 4.3 Response Table for S/N Ratios – Nominal is better</w:t>
            </w:r>
          </w:p>
        </w:tc>
      </w:tr>
      <w:tr w:rsidR="00B3001E" w:rsidRPr="00B3001E" w:rsidTr="008014D5">
        <w:tc>
          <w:tcPr>
            <w:tcW w:w="7938" w:type="dxa"/>
          </w:tcPr>
          <w:p w:rsidR="00B3001E" w:rsidRPr="00B3001E" w:rsidRDefault="00B3001E" w:rsidP="00B3001E">
            <w:pPr>
              <w:shd w:val="clear" w:color="auto" w:fill="FFFFFF"/>
              <w:spacing w:before="120"/>
              <w:jc w:val="center"/>
              <w:rPr>
                <w:rFonts w:ascii="Segoe UI" w:hAnsi="Segoe UI" w:cs="Segoe UI"/>
                <w:sz w:val="18"/>
                <w:szCs w:val="18"/>
              </w:rPr>
            </w:pPr>
            <w:r w:rsidRPr="00B3001E">
              <w:rPr>
                <w:rFonts w:ascii="Segoe UI" w:hAnsi="Segoe UI" w:cs="Segoe UI"/>
                <w:sz w:val="18"/>
                <w:szCs w:val="18"/>
              </w:rPr>
              <w:t>Nominal is best (10×Log10(Ybar^2/s^2))</w:t>
            </w:r>
          </w:p>
          <w:tbl>
            <w:tblPr>
              <w:tblW w:w="0" w:type="auto"/>
              <w:jc w:val="center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627"/>
              <w:gridCol w:w="638"/>
              <w:gridCol w:w="638"/>
              <w:gridCol w:w="638"/>
              <w:gridCol w:w="638"/>
            </w:tblGrid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vAlign w:val="bottom"/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Level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vAlign w:val="bottom"/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A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vAlign w:val="bottom"/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B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vAlign w:val="bottom"/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C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vAlign w:val="bottom"/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D</w:t>
                  </w:r>
                </w:p>
              </w:tc>
            </w:tr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3.76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26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4.70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4.99</w:t>
                  </w:r>
                </w:p>
              </w:tc>
            </w:tr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23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04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32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14</w:t>
                  </w:r>
                </w:p>
              </w:tc>
            </w:tr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6.49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19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47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5.36</w:t>
                  </w:r>
                </w:p>
              </w:tc>
            </w:tr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Delta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2.73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0.22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0.77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0.37</w:t>
                  </w:r>
                </w:p>
              </w:tc>
            </w:tr>
            <w:tr w:rsidR="00B3001E" w:rsidRPr="00B3001E" w:rsidTr="00793A09">
              <w:trPr>
                <w:jc w:val="center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Rank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15" w:type="dxa"/>
                    <w:left w:w="105" w:type="dxa"/>
                    <w:bottom w:w="15" w:type="dxa"/>
                    <w:right w:w="105" w:type="dxa"/>
                  </w:tcMar>
                  <w:hideMark/>
                </w:tcPr>
                <w:p w:rsidR="00B3001E" w:rsidRPr="00B3001E" w:rsidRDefault="00B3001E" w:rsidP="00B3001E">
                  <w:pPr>
                    <w:spacing w:before="90" w:after="0" w:line="240" w:lineRule="auto"/>
                    <w:jc w:val="both"/>
                    <w:rPr>
                      <w:rFonts w:ascii="Segoe UI" w:eastAsia="Times New Roman" w:hAnsi="Segoe UI" w:cs="Segoe UI"/>
                      <w:sz w:val="18"/>
                      <w:szCs w:val="18"/>
                    </w:rPr>
                  </w:pPr>
                  <w:r w:rsidRPr="00B3001E">
                    <w:rPr>
                      <w:rFonts w:ascii="Segoe UI" w:eastAsia="Times New Roman" w:hAnsi="Segoe UI" w:cs="Segoe UI"/>
                      <w:sz w:val="18"/>
                      <w:szCs w:val="18"/>
                    </w:rPr>
                    <w:t>3</w:t>
                  </w:r>
                </w:p>
              </w:tc>
            </w:tr>
          </w:tbl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3001E" w:rsidRPr="00B3001E" w:rsidTr="008014D5">
        <w:tc>
          <w:tcPr>
            <w:tcW w:w="8080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B83B64A" wp14:editId="56F4FC83">
                  <wp:extent cx="3933825" cy="2622549"/>
                  <wp:effectExtent l="0" t="0" r="0" b="698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31602" cy="26210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001E" w:rsidRPr="00B3001E" w:rsidTr="008014D5">
        <w:tc>
          <w:tcPr>
            <w:tcW w:w="8080" w:type="dxa"/>
          </w:tcPr>
          <w:p w:rsidR="00B3001E" w:rsidRPr="00B3001E" w:rsidRDefault="00B3001E" w:rsidP="00CE7035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amba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2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rafi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Fakto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Efe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Berdasarkan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S/N Ratio – Nominal is better</w:t>
            </w:r>
          </w:p>
        </w:tc>
      </w:tr>
    </w:tbl>
    <w:p w:rsidR="00B3001E" w:rsidRPr="00B3001E" w:rsidRDefault="00B3001E" w:rsidP="00B3001E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lastRenderedPageBreak/>
        <w:t>Penjelas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r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niti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gun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ada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ab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n gambar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:</w:t>
      </w:r>
      <w:proofErr w:type="gramEnd"/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A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mperatu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reservoi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B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ot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istri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gkit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C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ili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bangkit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D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butu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l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para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/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is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fluida,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proofErr w:type="gram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hingga</w:t>
      </w:r>
      <w:proofErr w:type="spellEnd"/>
      <w:proofErr w:type="gram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l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ur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gambar 4.1 dan gambar 4.2 di atas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c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dekat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nominal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tent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(nominal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tte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: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A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mperatu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reservoi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atu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ada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2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25</w:t>
      </w:r>
      <w:r w:rsidRPr="00B3001E">
        <w:rPr>
          <w:rFonts w:ascii="Times New Roman" w:eastAsia="Times New Roman" w:hAnsi="Times New Roman" w:cs="Times New Roman"/>
          <w:sz w:val="24"/>
          <w:szCs w:val="24"/>
          <w:vertAlign w:val="superscript"/>
          <w:lang w:val="es-ES"/>
        </w:rPr>
        <w:t>o</w:t>
      </w: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-225</w:t>
      </w:r>
      <w:r w:rsidRPr="00B3001E">
        <w:rPr>
          <w:rFonts w:ascii="Times New Roman" w:eastAsia="Times New Roman" w:hAnsi="Times New Roman" w:cs="Times New Roman"/>
          <w:sz w:val="24"/>
          <w:szCs w:val="24"/>
          <w:vertAlign w:val="superscript"/>
          <w:lang w:val="es-ES"/>
        </w:rPr>
        <w:t>o</w:t>
      </w: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C. </w:t>
      </w:r>
    </w:p>
    <w:p w:rsid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B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ot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istri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kit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8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W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C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ili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bangkit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aran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ada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n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2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/ Combine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ycl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dan </w:t>
      </w: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D =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butu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l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para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/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is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fluida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2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&gt; 1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u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para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.</w:t>
      </w:r>
    </w:p>
    <w:p w:rsidR="00B3001E" w:rsidRDefault="00B3001E" w:rsidP="00B3001E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Atas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seb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mud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ding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lak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ole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Zuchril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D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Ridho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t.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lak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T. Geo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p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ner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uni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e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aw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ng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a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lak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a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T. Geo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p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ner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uni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e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mud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cob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ding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combine single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nary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ycl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ntu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od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dekat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temati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rdasar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uku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modinamik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software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ngineeri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quatio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olve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(EES)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ualita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fisi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hasil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r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umu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roduk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l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uh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06 </w:t>
      </w:r>
      <w:r w:rsidRPr="00B3001E">
        <w:rPr>
          <w:rFonts w:ascii="Cambria Math" w:eastAsia="Times New Roman" w:hAnsi="Cambria Math" w:cs="Cambria Math"/>
          <w:sz w:val="24"/>
          <w:szCs w:val="24"/>
          <w:lang w:val="es-ES"/>
        </w:rPr>
        <w:t>⁰</w:t>
      </w: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C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mpuny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ntalp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379,7 kJ/kg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ndi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oper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para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gun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rangk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una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EES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rad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uh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79,9 </w:t>
      </w:r>
      <w:r w:rsidRPr="00B3001E">
        <w:rPr>
          <w:rFonts w:ascii="Cambria Math" w:eastAsia="Times New Roman" w:hAnsi="Cambria Math" w:cs="Cambria Math"/>
          <w:sz w:val="24"/>
          <w:szCs w:val="24"/>
          <w:lang w:val="es-ES"/>
        </w:rPr>
        <w:t>⁰</w:t>
      </w:r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C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an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000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P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hasil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istri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3.929,63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W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sar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fisi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23,41 %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mbin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single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nary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ycl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n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hasil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8.456,24 kW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fisi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overal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lan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1,02 %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seb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milik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fisi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ruj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ili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rose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geotherm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p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unt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LTP PT. Geo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p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lastRenderedPageBreak/>
        <w:t>Ener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uni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e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aw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ng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dang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mbin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single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ual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nary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ycl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n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hasil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8.329,768 kW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efisien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overal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lan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0,81 %.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lai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b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tod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singgu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ula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lapang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Serulla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walaupu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memilik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emperatur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ergolong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ingg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etap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menggunak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kombinas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produk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Ormat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bahk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malah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menjad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lapang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yang paling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efisie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seluruh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Indonesia.</w:t>
      </w:r>
    </w:p>
    <w:p w:rsidR="00B3001E" w:rsidRDefault="00B3001E" w:rsidP="00B3001E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perbanding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tersebut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ditabelkan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berikut</w:t>
      </w:r>
      <w:proofErr w:type="spellEnd"/>
      <w:r w:rsidRPr="00B3001E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:</w:t>
      </w:r>
      <w:proofErr w:type="gramEnd"/>
    </w:p>
    <w:p w:rsidR="007479A9" w:rsidRDefault="007479A9" w:rsidP="00B3001E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4"/>
      </w:tblGrid>
      <w:tr w:rsidR="00B3001E" w:rsidRPr="00B3001E" w:rsidTr="007479A9">
        <w:tc>
          <w:tcPr>
            <w:tcW w:w="8154" w:type="dxa"/>
          </w:tcPr>
          <w:p w:rsidR="00B3001E" w:rsidRPr="00B3001E" w:rsidRDefault="007479A9" w:rsidP="00B3001E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  <w:proofErr w:type="spellStart"/>
            <w:r>
              <w:rPr>
                <w:sz w:val="24"/>
                <w:szCs w:val="24"/>
                <w:lang w:val="es-ES"/>
              </w:rPr>
              <w:t>Tabel</w:t>
            </w:r>
            <w:proofErr w:type="spellEnd"/>
            <w:r>
              <w:rPr>
                <w:sz w:val="24"/>
                <w:szCs w:val="24"/>
                <w:lang w:val="es-ES"/>
              </w:rPr>
              <w:t xml:space="preserve"> 4.4</w:t>
            </w:r>
            <w:r w:rsidR="00B3001E" w:rsidRPr="00B3001E">
              <w:rPr>
                <w:sz w:val="24"/>
                <w:szCs w:val="24"/>
                <w:lang w:val="es-ES"/>
              </w:rPr>
              <w:t xml:space="preserve"> </w:t>
            </w:r>
            <w:proofErr w:type="spellStart"/>
            <w:r w:rsidR="00B3001E" w:rsidRPr="00B3001E">
              <w:rPr>
                <w:sz w:val="24"/>
                <w:szCs w:val="24"/>
                <w:lang w:val="es-ES"/>
              </w:rPr>
              <w:t>Perbandingan</w:t>
            </w:r>
            <w:proofErr w:type="spellEnd"/>
            <w:r w:rsidR="00B3001E" w:rsidRPr="00B3001E">
              <w:rPr>
                <w:sz w:val="24"/>
                <w:szCs w:val="24"/>
                <w:lang w:val="es-ES"/>
              </w:rPr>
              <w:t xml:space="preserve"> </w:t>
            </w:r>
            <w:proofErr w:type="spellStart"/>
            <w:r w:rsidR="00B3001E" w:rsidRPr="00B3001E">
              <w:rPr>
                <w:sz w:val="24"/>
                <w:szCs w:val="24"/>
                <w:lang w:val="es-ES"/>
              </w:rPr>
              <w:t>dengan</w:t>
            </w:r>
            <w:proofErr w:type="spellEnd"/>
            <w:r w:rsidR="00B3001E" w:rsidRPr="00B3001E">
              <w:rPr>
                <w:sz w:val="24"/>
                <w:szCs w:val="24"/>
                <w:lang w:val="es-ES"/>
              </w:rPr>
              <w:t xml:space="preserve"> </w:t>
            </w:r>
            <w:proofErr w:type="spellStart"/>
            <w:r w:rsidR="00B3001E" w:rsidRPr="00B3001E">
              <w:rPr>
                <w:sz w:val="24"/>
                <w:szCs w:val="24"/>
                <w:lang w:val="es-ES"/>
              </w:rPr>
              <w:t>hasil</w:t>
            </w:r>
            <w:proofErr w:type="spellEnd"/>
            <w:r w:rsidR="00B3001E" w:rsidRPr="00B3001E">
              <w:rPr>
                <w:sz w:val="24"/>
                <w:szCs w:val="24"/>
                <w:lang w:val="es-ES"/>
              </w:rPr>
              <w:t xml:space="preserve"> </w:t>
            </w:r>
            <w:proofErr w:type="spellStart"/>
            <w:r w:rsidR="00B3001E" w:rsidRPr="00B3001E">
              <w:rPr>
                <w:sz w:val="24"/>
                <w:szCs w:val="24"/>
                <w:lang w:val="es-ES"/>
              </w:rPr>
              <w:t>penelitian</w:t>
            </w:r>
            <w:proofErr w:type="spellEnd"/>
            <w:r w:rsidR="00B3001E" w:rsidRPr="00B3001E">
              <w:rPr>
                <w:sz w:val="24"/>
                <w:szCs w:val="24"/>
                <w:lang w:val="es-ES"/>
              </w:rPr>
              <w:t xml:space="preserve"> pada </w:t>
            </w:r>
            <w:proofErr w:type="spellStart"/>
            <w:r w:rsidR="00B3001E" w:rsidRPr="00B3001E">
              <w:rPr>
                <w:sz w:val="24"/>
                <w:szCs w:val="24"/>
                <w:lang w:val="es-ES"/>
              </w:rPr>
              <w:t>Jurnal</w:t>
            </w:r>
            <w:proofErr w:type="spellEnd"/>
            <w:r w:rsidR="00B3001E" w:rsidRPr="00B3001E">
              <w:rPr>
                <w:sz w:val="24"/>
                <w:szCs w:val="24"/>
                <w:lang w:val="es-E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s-ES"/>
              </w:rPr>
              <w:t>Penelitian</w:t>
            </w:r>
            <w:proofErr w:type="spellEnd"/>
            <w:r>
              <w:rPr>
                <w:sz w:val="24"/>
                <w:szCs w:val="24"/>
                <w:lang w:val="es-ES"/>
              </w:rPr>
              <w:t xml:space="preserve"> </w:t>
            </w:r>
            <w:r w:rsidR="00B3001E" w:rsidRPr="00B3001E">
              <w:rPr>
                <w:sz w:val="24"/>
                <w:szCs w:val="24"/>
                <w:lang w:val="es-ES"/>
              </w:rPr>
              <w:t>di atas</w:t>
            </w:r>
          </w:p>
        </w:tc>
      </w:tr>
      <w:tr w:rsidR="00B3001E" w:rsidRPr="00B3001E" w:rsidTr="007479A9">
        <w:tc>
          <w:tcPr>
            <w:tcW w:w="8154" w:type="dxa"/>
          </w:tcPr>
          <w:p w:rsidR="00B3001E" w:rsidRPr="00B3001E" w:rsidRDefault="00B3001E" w:rsidP="00B3001E">
            <w:pPr>
              <w:spacing w:before="120" w:line="360" w:lineRule="auto"/>
              <w:jc w:val="center"/>
              <w:rPr>
                <w:sz w:val="24"/>
                <w:szCs w:val="24"/>
                <w:lang w:val="es-ES"/>
              </w:rPr>
            </w:pPr>
            <w:r w:rsidRPr="00B3001E">
              <w:rPr>
                <w:noProof/>
                <w:sz w:val="24"/>
                <w:szCs w:val="24"/>
              </w:rPr>
              <w:drawing>
                <wp:inline distT="0" distB="0" distL="0" distR="0" wp14:anchorId="193651D2" wp14:editId="53EDAF9E">
                  <wp:extent cx="4501226" cy="100965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02610" cy="1009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479A9" w:rsidRDefault="007479A9" w:rsidP="007937C5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</w:p>
    <w:p w:rsidR="007937C5" w:rsidRPr="00B3001E" w:rsidRDefault="007937C5" w:rsidP="007937C5">
      <w:pPr>
        <w:spacing w:before="120" w:after="0" w:line="360" w:lineRule="auto"/>
        <w:ind w:firstLine="578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r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aj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rbandi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sebu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uju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unt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ent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ili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mbangki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istri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anas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um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aling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optima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penuh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aramete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derhan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ida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lal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ta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amu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sama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eliti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merlu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ata dan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aramete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bi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ngkap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</w:t>
      </w:r>
    </w:p>
    <w:p w:rsidR="007937C5" w:rsidRPr="007937C5" w:rsidRDefault="007937C5" w:rsidP="007937C5">
      <w:pPr>
        <w:pStyle w:val="ListParagraph"/>
        <w:spacing w:before="120" w:after="160" w:line="259" w:lineRule="auto"/>
        <w:ind w:left="567"/>
        <w:jc w:val="both"/>
        <w:rPr>
          <w:rFonts w:ascii="Times New Roman" w:eastAsia="Calibri" w:hAnsi="Times New Roman" w:cs="Times New Roman"/>
          <w:color w:val="000000"/>
          <w:sz w:val="28"/>
          <w:szCs w:val="28"/>
        </w:rPr>
      </w:pPr>
    </w:p>
    <w:p w:rsidR="00B3001E" w:rsidRPr="00CE7035" w:rsidRDefault="00B3001E" w:rsidP="00CE7035">
      <w:pPr>
        <w:pStyle w:val="ListParagraph"/>
        <w:numPr>
          <w:ilvl w:val="1"/>
          <w:numId w:val="7"/>
        </w:numPr>
        <w:spacing w:before="120" w:after="160" w:line="259" w:lineRule="auto"/>
        <w:ind w:left="567" w:hanging="567"/>
        <w:jc w:val="both"/>
        <w:rPr>
          <w:rFonts w:ascii="Times New Roman" w:eastAsia="Calibri" w:hAnsi="Times New Roman" w:cs="Times New Roman"/>
          <w:b/>
          <w:color w:val="000000"/>
          <w:sz w:val="28"/>
          <w:szCs w:val="28"/>
        </w:rPr>
      </w:pPr>
      <w:proofErr w:type="spellStart"/>
      <w:r w:rsidRPr="00CE7035">
        <w:rPr>
          <w:rFonts w:ascii="Times New Roman" w:eastAsia="Calibri" w:hAnsi="Times New Roman" w:cs="Times New Roman"/>
          <w:b/>
          <w:color w:val="000000"/>
          <w:sz w:val="28"/>
          <w:szCs w:val="28"/>
        </w:rPr>
        <w:t>Penghitungan</w:t>
      </w:r>
      <w:proofErr w:type="spellEnd"/>
      <w:r w:rsidRPr="00CE7035">
        <w:rPr>
          <w:rFonts w:ascii="Times New Roman" w:eastAsia="Calibri" w:hAnsi="Times New Roman" w:cs="Times New Roman"/>
          <w:b/>
          <w:color w:val="000000"/>
          <w:sz w:val="28"/>
          <w:szCs w:val="28"/>
        </w:rPr>
        <w:t xml:space="preserve"> </w:t>
      </w:r>
      <w:proofErr w:type="spellStart"/>
      <w:r w:rsidRPr="00CE7035">
        <w:rPr>
          <w:rFonts w:ascii="Times New Roman" w:eastAsia="Calibri" w:hAnsi="Times New Roman" w:cs="Times New Roman"/>
          <w:b/>
          <w:color w:val="000000"/>
          <w:sz w:val="28"/>
          <w:szCs w:val="28"/>
        </w:rPr>
        <w:t>Keekonomian</w:t>
      </w:r>
      <w:proofErr w:type="spellEnd"/>
      <w:r w:rsidRPr="00CE7035">
        <w:rPr>
          <w:rFonts w:ascii="Times New Roman" w:eastAsia="Calibri" w:hAnsi="Times New Roman" w:cs="Times New Roman"/>
          <w:b/>
          <w:color w:val="000000"/>
          <w:sz w:val="28"/>
          <w:szCs w:val="28"/>
        </w:rPr>
        <w:t xml:space="preserve"> (Cost)</w:t>
      </w:r>
    </w:p>
    <w:p w:rsidR="00B3001E" w:rsidRDefault="00B3001E" w:rsidP="00B3001E">
      <w:pPr>
        <w:autoSpaceDE w:val="0"/>
        <w:autoSpaceDN w:val="0"/>
        <w:adjustRightInd w:val="0"/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pert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sebut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b</w:t>
      </w:r>
      <w:proofErr w:type="spellEnd"/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ndahulu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jenis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reservoir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rdap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3 (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g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liquid dominate system (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air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), two phase (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u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fas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vapour dominate system (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ap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ma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oten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ner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ntar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900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j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/k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amp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000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j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/kg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dasar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tudy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berap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literature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tiap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nambah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/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nai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600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j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/kg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kan</w:t>
      </w:r>
      <w:proofErr w:type="spellEnd"/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amb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ntu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surface facilities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ac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b</w:t>
      </w:r>
      <w:proofErr w:type="spellEnd"/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3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todolo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iku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</w:p>
    <w:p w:rsidR="007479A9" w:rsidRDefault="007479A9" w:rsidP="00B3001E">
      <w:pPr>
        <w:autoSpaceDE w:val="0"/>
        <w:autoSpaceDN w:val="0"/>
        <w:adjustRightInd w:val="0"/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</w:p>
    <w:p w:rsidR="007479A9" w:rsidRDefault="007479A9" w:rsidP="00B3001E">
      <w:pPr>
        <w:autoSpaceDE w:val="0"/>
        <w:autoSpaceDN w:val="0"/>
        <w:adjustRightInd w:val="0"/>
        <w:spacing w:before="120" w:after="0" w:line="36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4"/>
      </w:tblGrid>
      <w:tr w:rsidR="00B3001E" w:rsidRPr="00B3001E" w:rsidTr="007479A9">
        <w:tc>
          <w:tcPr>
            <w:tcW w:w="8154" w:type="dxa"/>
          </w:tcPr>
          <w:p w:rsidR="00B3001E" w:rsidRPr="00B3001E" w:rsidRDefault="00B3001E" w:rsidP="007479A9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lastRenderedPageBreak/>
              <w:t>Tabe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5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Hasi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Eksperimen</w:t>
            </w:r>
            <w:proofErr w:type="spellEnd"/>
            <w:r w:rsidR="007479A9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7479A9">
              <w:rPr>
                <w:color w:val="000000"/>
                <w:sz w:val="24"/>
                <w:szCs w:val="24"/>
                <w:lang w:val="en-GB"/>
              </w:rPr>
              <w:t>Kedua</w:t>
            </w:r>
            <w:proofErr w:type="spellEnd"/>
          </w:p>
        </w:tc>
      </w:tr>
      <w:tr w:rsidR="00B3001E" w:rsidRPr="00B3001E" w:rsidTr="007479A9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5C46E178" wp14:editId="2644985B">
                  <wp:extent cx="4752975" cy="2284349"/>
                  <wp:effectExtent l="0" t="0" r="0" b="190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82106" cy="22983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A7014" w:rsidRPr="00B3001E" w:rsidTr="007479A9">
        <w:tc>
          <w:tcPr>
            <w:tcW w:w="8154" w:type="dxa"/>
          </w:tcPr>
          <w:p w:rsidR="009A7014" w:rsidRPr="00B3001E" w:rsidRDefault="009A7014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noProof/>
                <w:color w:val="000000"/>
                <w:sz w:val="24"/>
                <w:szCs w:val="24"/>
              </w:rPr>
            </w:pPr>
          </w:p>
        </w:tc>
      </w:tr>
      <w:tr w:rsidR="00B3001E" w:rsidRPr="00B3001E" w:rsidTr="007479A9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34648F3F" wp14:editId="10D83B2E">
                  <wp:extent cx="4791075" cy="1900882"/>
                  <wp:effectExtent l="0" t="0" r="0" b="444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99115" cy="190407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A7014" w:rsidRDefault="009A7014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</w:p>
    <w:p w:rsidR="00B3001E" w:rsidRPr="00B3001E" w:rsidRDefault="00B3001E" w:rsidP="00B3001E">
      <w:pPr>
        <w:spacing w:before="12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ggant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notas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ve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, 2 dan 3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enjad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mas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faktor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endal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rlihat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lebi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jelas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ibandingk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alau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si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dal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entuk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kode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1, 2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maupu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3 dan Y1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penjumlahan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per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barisnya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.</w:t>
      </w:r>
    </w:p>
    <w:p w:rsidR="007937C5" w:rsidRDefault="00B3001E" w:rsidP="00CE7035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ab/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lanjut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laku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nghitu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total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spo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kali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spo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(Y1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sing-masing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level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isal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Well Cost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366.080 x 1 = 366.080.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ontoh</w:t>
      </w:r>
      <w:proofErr w:type="spellEnd"/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la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7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Well Cost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360.800 x 3 = 1.082.400.</w:t>
      </w:r>
      <w:r w:rsidR="00CE7035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</w:p>
    <w:p w:rsidR="007937C5" w:rsidRDefault="00B3001E" w:rsidP="00CE7035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mudi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etap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rsama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gres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  <w:r w:rsidR="00CE7035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</w:p>
    <w:p w:rsidR="00B3001E" w:rsidRDefault="00B3001E" w:rsidP="00CE7035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Y1’ = </w:t>
      </w:r>
      <w:proofErr w:type="gramStart"/>
      <w:r w:rsidR="0036726C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( 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1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X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1</w:t>
      </w:r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+ a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2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X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2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+ a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3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X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3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+ … +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n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X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GB"/>
        </w:rPr>
        <w:t>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="0036726C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) 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+ b</w:t>
      </w:r>
    </w:p>
    <w:p w:rsidR="003D636B" w:rsidRPr="00B3001E" w:rsidRDefault="003D636B" w:rsidP="003D636B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lastRenderedPageBreak/>
        <w:t>Sehing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rsama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i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(cost)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sti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oten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listr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10 MW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= (-5673*Enthalpy) + (-33173*Conversion Technology) + 2695*Well Cost) + 503*(PSPE Cost) + 401437</w:t>
      </w:r>
    </w:p>
    <w:p w:rsidR="00727C5C" w:rsidRPr="00727C5C" w:rsidRDefault="00727C5C" w:rsidP="00CE7035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12"/>
          <w:szCs w:val="12"/>
          <w:lang w:val="en-GB"/>
        </w:rPr>
      </w:pPr>
    </w:p>
    <w:p w:rsidR="007937C5" w:rsidRPr="00B3001E" w:rsidRDefault="00727C5C" w:rsidP="00CE7035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tamp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nali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gresi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ik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</w:p>
    <w:tbl>
      <w:tblPr>
        <w:tblStyle w:val="TableGrid"/>
        <w:tblW w:w="7938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38"/>
      </w:tblGrid>
      <w:tr w:rsidR="00B3001E" w:rsidRPr="00B3001E" w:rsidTr="00E97870">
        <w:tc>
          <w:tcPr>
            <w:tcW w:w="7938" w:type="dxa"/>
          </w:tcPr>
          <w:p w:rsidR="00B3001E" w:rsidRPr="00B3001E" w:rsidRDefault="00B3001E" w:rsidP="007479A9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Tabe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6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Analisa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Regresi</w:t>
            </w:r>
            <w:proofErr w:type="spellEnd"/>
          </w:p>
        </w:tc>
      </w:tr>
      <w:tr w:rsidR="00B3001E" w:rsidRPr="00B3001E" w:rsidTr="00E97870">
        <w:tc>
          <w:tcPr>
            <w:tcW w:w="7938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both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sz w:val="24"/>
                <w:szCs w:val="24"/>
              </w:rPr>
              <w:drawing>
                <wp:inline distT="0" distB="0" distL="0" distR="0" wp14:anchorId="292A9D45" wp14:editId="62E02885">
                  <wp:extent cx="5038724" cy="1000125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40630" cy="10005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B3001E" w:rsidRPr="00B3001E" w:rsidRDefault="00B3001E" w:rsidP="00B3001E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ghasil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1’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iku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</w:p>
    <w:p w:rsidR="00B3001E" w:rsidRDefault="00B3001E" w:rsidP="00B3001E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Ji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a1 = -5673 ; a2 = -33173 ; a3 = 2695 ; a4 = 503 ;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b =401437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hitung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isal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1’ = -5673*1 + -33173*1 + 2695*1 + 503*1 + 401437 = 365.789.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onto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la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ksperime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7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nila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1’ = -5673*3 + -33173*1 + 2695*3 + 503*2 + 401437 = 360.336</w:t>
      </w:r>
    </w:p>
    <w:tbl>
      <w:tblPr>
        <w:tblStyle w:val="TableGrid"/>
        <w:tblW w:w="7938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38"/>
      </w:tblGrid>
      <w:tr w:rsidR="00B3001E" w:rsidRPr="00B3001E" w:rsidTr="00E97870">
        <w:tc>
          <w:tcPr>
            <w:tcW w:w="7938" w:type="dxa"/>
          </w:tcPr>
          <w:p w:rsidR="00B3001E" w:rsidRPr="00B3001E" w:rsidRDefault="00B3001E" w:rsidP="007479A9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Tabe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7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Hasi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Simulasi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dan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Hasil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Yang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Diprediksi</w:t>
            </w:r>
            <w:proofErr w:type="spellEnd"/>
          </w:p>
        </w:tc>
      </w:tr>
      <w:tr w:rsidR="00B3001E" w:rsidRPr="00B3001E" w:rsidTr="00E97870">
        <w:tc>
          <w:tcPr>
            <w:tcW w:w="7938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sz w:val="24"/>
                <w:szCs w:val="24"/>
              </w:rPr>
              <w:drawing>
                <wp:inline distT="0" distB="0" distL="0" distR="0" wp14:anchorId="4DF60E4F" wp14:editId="738FC2F0">
                  <wp:extent cx="4913906" cy="2022918"/>
                  <wp:effectExtent l="0" t="0" r="127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13422" cy="20227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B3001E" w:rsidRPr="00B3001E" w:rsidRDefault="00B3001E" w:rsidP="00B3001E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Dari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nalis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gre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hw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oefisie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orela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( r</w:t>
      </w:r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)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esar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0,999606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art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ngk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orelas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ang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ng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ah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ndekat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mpur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rti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rhitu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in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rekomendasi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. </w:t>
      </w:r>
    </w:p>
    <w:p w:rsidR="00A728A5" w:rsidRDefault="00A728A5" w:rsidP="00B3001E">
      <w:pPr>
        <w:autoSpaceDE w:val="0"/>
        <w:autoSpaceDN w:val="0"/>
        <w:adjustRightInd w:val="0"/>
        <w:spacing w:before="120" w:after="0" w:line="36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Model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gre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i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mp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parameter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Conversion Technology, Enthalpy, Well Cost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Exploration Cost.</w:t>
      </w:r>
      <w:proofErr w:type="gram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te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banding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e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hasil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lastRenderedPageBreak/>
        <w:t>penentu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PLTP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yait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Teknologi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Flash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Steam</w:t>
      </w:r>
      <w:proofErr w:type="spellEnd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/ Combine </w:t>
      </w:r>
      <w:proofErr w:type="spellStart"/>
      <w:r w:rsidRPr="00B3001E">
        <w:rPr>
          <w:rFonts w:ascii="Times New Roman" w:eastAsia="Times New Roman" w:hAnsi="Times New Roman" w:cs="Times New Roman"/>
          <w:sz w:val="24"/>
          <w:szCs w:val="24"/>
          <w:lang w:val="es-ES"/>
        </w:rPr>
        <w:t>Cycle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elumn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per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ak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rmasu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lam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mperatur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middle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man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la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lih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d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pasitas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enthalpy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nil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1200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j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/kg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hingg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parameter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ignifi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mpengaruh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</w:t>
      </w: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ira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apasitas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y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r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imulas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dal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(1) Conversion Technology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tau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mbangki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Listri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enaga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anas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um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(PLTP),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mudi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(2) Enthalpy. </w:t>
      </w:r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PLTP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memilik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efek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ya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sar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kemudi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ikut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ole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Enthalpy.</w:t>
      </w:r>
      <w:proofErr w:type="gramEnd"/>
    </w:p>
    <w:p w:rsidR="00B3001E" w:rsidRDefault="00B3001E" w:rsidP="00B3001E">
      <w:pPr>
        <w:autoSpaceDE w:val="0"/>
        <w:autoSpaceDN w:val="0"/>
        <w:adjustRightInd w:val="0"/>
        <w:spacing w:before="120" w:after="0" w:line="36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Dari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perhitung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di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atas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apa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digambark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uruta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spon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pali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tingg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amp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paling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endah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bagai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berikut</w:t>
      </w:r>
      <w:proofErr w:type="spellEnd"/>
      <w:r w:rsidRPr="00B3001E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:</w:t>
      </w:r>
      <w:proofErr w:type="gramEnd"/>
    </w:p>
    <w:p w:rsidR="00B3001E" w:rsidRPr="00B3001E" w:rsidRDefault="00B3001E" w:rsidP="00C4549D">
      <w:pPr>
        <w:autoSpaceDE w:val="0"/>
        <w:autoSpaceDN w:val="0"/>
        <w:adjustRightInd w:val="0"/>
        <w:spacing w:before="120" w:after="0" w:line="36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001E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4CC4160D" wp14:editId="198EC2FF">
            <wp:extent cx="2914650" cy="727112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4102" cy="736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54"/>
      </w:tblGrid>
      <w:tr w:rsidR="00B3001E" w:rsidRPr="00B3001E" w:rsidTr="00727C5C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BC88704" wp14:editId="26F05588">
                  <wp:extent cx="3133725" cy="1745780"/>
                  <wp:effectExtent l="0" t="0" r="0" b="698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48378" cy="17539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001E" w:rsidRPr="00B3001E" w:rsidTr="00727C5C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amba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3.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rafi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Pareto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Pada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Efek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Standar</w:t>
            </w:r>
            <w:proofErr w:type="spellEnd"/>
          </w:p>
        </w:tc>
      </w:tr>
      <w:tr w:rsidR="00B3001E" w:rsidRPr="00B3001E" w:rsidTr="00727C5C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r w:rsidRPr="00B3001E"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7DB23139" wp14:editId="381749C0">
                  <wp:extent cx="4181475" cy="2160798"/>
                  <wp:effectExtent l="0" t="0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09334" cy="217519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001E" w:rsidRPr="00B3001E" w:rsidTr="00727C5C">
        <w:tc>
          <w:tcPr>
            <w:tcW w:w="8154" w:type="dxa"/>
          </w:tcPr>
          <w:p w:rsidR="00B3001E" w:rsidRPr="00B3001E" w:rsidRDefault="00B3001E" w:rsidP="00B3001E">
            <w:pPr>
              <w:autoSpaceDE w:val="0"/>
              <w:autoSpaceDN w:val="0"/>
              <w:adjustRightInd w:val="0"/>
              <w:spacing w:before="120" w:line="360" w:lineRule="auto"/>
              <w:jc w:val="center"/>
              <w:rPr>
                <w:color w:val="000000"/>
                <w:sz w:val="24"/>
                <w:szCs w:val="24"/>
                <w:lang w:val="en-GB"/>
              </w:rPr>
            </w:pPr>
            <w:proofErr w:type="spellStart"/>
            <w:r w:rsidRPr="00B3001E">
              <w:rPr>
                <w:color w:val="000000"/>
                <w:sz w:val="24"/>
                <w:szCs w:val="24"/>
                <w:lang w:val="en-GB"/>
              </w:rPr>
              <w:t>Gambar</w:t>
            </w:r>
            <w:proofErr w:type="spellEnd"/>
            <w:r w:rsidRPr="00B3001E">
              <w:rPr>
                <w:color w:val="000000"/>
                <w:sz w:val="24"/>
                <w:szCs w:val="24"/>
                <w:lang w:val="en-GB"/>
              </w:rPr>
              <w:t xml:space="preserve"> 4.4. Cross Plot Model</w:t>
            </w:r>
            <w:r w:rsidR="00CE7035">
              <w:rPr>
                <w:color w:val="000000"/>
                <w:sz w:val="24"/>
                <w:szCs w:val="24"/>
                <w:lang w:val="en-GB"/>
              </w:rPr>
              <w:t xml:space="preserve"> </w:t>
            </w:r>
          </w:p>
        </w:tc>
      </w:tr>
    </w:tbl>
    <w:p w:rsidR="00727C5C" w:rsidRDefault="00727C5C" w:rsidP="00727C5C">
      <w:pPr>
        <w:autoSpaceDE w:val="0"/>
        <w:autoSpaceDN w:val="0"/>
        <w:adjustRightInd w:val="0"/>
        <w:spacing w:before="120"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</w:p>
    <w:sectPr w:rsidR="00727C5C" w:rsidSect="007479A9">
      <w:headerReference w:type="default" r:id="rId22"/>
      <w:footerReference w:type="default" r:id="rId23"/>
      <w:pgSz w:w="11907" w:h="16840" w:code="9"/>
      <w:pgMar w:top="1701" w:right="1701" w:bottom="1701" w:left="2268" w:header="851" w:footer="851" w:gutter="0"/>
      <w:pgNumType w:start="5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6786D" w:rsidRDefault="00B6786D" w:rsidP="00C311CB">
      <w:pPr>
        <w:spacing w:after="0" w:line="240" w:lineRule="auto"/>
      </w:pPr>
      <w:r>
        <w:separator/>
      </w:r>
    </w:p>
  </w:endnote>
  <w:endnote w:type="continuationSeparator" w:id="0">
    <w:p w:rsidR="00B6786D" w:rsidRDefault="00B6786D" w:rsidP="00C311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8814192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B3001E" w:rsidRPr="00B3001E" w:rsidRDefault="00B3001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B3001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3001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3001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B51CA">
          <w:rPr>
            <w:rFonts w:ascii="Times New Roman" w:hAnsi="Times New Roman" w:cs="Times New Roman"/>
            <w:noProof/>
            <w:sz w:val="24"/>
            <w:szCs w:val="24"/>
          </w:rPr>
          <w:t>58</w:t>
        </w:r>
        <w:r w:rsidRPr="00B3001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B3001E" w:rsidRDefault="00B3001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6786D" w:rsidRDefault="00B6786D" w:rsidP="00C311CB">
      <w:pPr>
        <w:spacing w:after="0" w:line="240" w:lineRule="auto"/>
      </w:pPr>
      <w:r>
        <w:separator/>
      </w:r>
    </w:p>
  </w:footnote>
  <w:footnote w:type="continuationSeparator" w:id="0">
    <w:p w:rsidR="00B6786D" w:rsidRDefault="00B6786D" w:rsidP="00C311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11CB" w:rsidRPr="00C311CB" w:rsidRDefault="00C311CB" w:rsidP="00C311CB">
    <w:pPr>
      <w:pStyle w:val="Header"/>
      <w:jc w:val="right"/>
      <w:rPr>
        <w:rFonts w:ascii="Times New Roman" w:hAnsi="Times New Roman" w:cs="Times New Roman"/>
        <w:i/>
        <w:sz w:val="24"/>
        <w:szCs w:val="24"/>
      </w:rPr>
    </w:pPr>
    <w:r w:rsidRPr="00C311CB">
      <w:rPr>
        <w:rFonts w:ascii="Times New Roman" w:hAnsi="Times New Roman" w:cs="Times New Roman"/>
        <w:i/>
        <w:sz w:val="24"/>
        <w:szCs w:val="24"/>
      </w:rPr>
      <w:t xml:space="preserve">Bab </w:t>
    </w:r>
    <w:r w:rsidR="000909EA">
      <w:rPr>
        <w:rFonts w:ascii="Times New Roman" w:hAnsi="Times New Roman" w:cs="Times New Roman"/>
        <w:i/>
        <w:sz w:val="24"/>
        <w:szCs w:val="24"/>
      </w:rPr>
      <w:t>4</w:t>
    </w:r>
    <w:r w:rsidRPr="00C311CB">
      <w:rPr>
        <w:rFonts w:ascii="Times New Roman" w:hAnsi="Times New Roman" w:cs="Times New Roman"/>
        <w:i/>
        <w:sz w:val="24"/>
        <w:szCs w:val="24"/>
      </w:rPr>
      <w:t>.</w:t>
    </w:r>
    <w:r w:rsidR="00F44733"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 w:rsidR="000909EA">
      <w:rPr>
        <w:rFonts w:ascii="Times New Roman" w:hAnsi="Times New Roman" w:cs="Times New Roman"/>
        <w:i/>
        <w:sz w:val="24"/>
        <w:szCs w:val="24"/>
      </w:rPr>
      <w:t>Hasil</w:t>
    </w:r>
    <w:proofErr w:type="spellEnd"/>
    <w:r w:rsidR="000909EA"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 w:rsidR="000909EA">
      <w:rPr>
        <w:rFonts w:ascii="Times New Roman" w:hAnsi="Times New Roman" w:cs="Times New Roman"/>
        <w:i/>
        <w:sz w:val="24"/>
        <w:szCs w:val="24"/>
      </w:rPr>
      <w:t>dan</w:t>
    </w:r>
    <w:proofErr w:type="spellEnd"/>
    <w:r w:rsidR="000909EA"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 w:rsidR="000909EA">
      <w:rPr>
        <w:rFonts w:ascii="Times New Roman" w:hAnsi="Times New Roman" w:cs="Times New Roman"/>
        <w:i/>
        <w:sz w:val="24"/>
        <w:szCs w:val="24"/>
      </w:rPr>
      <w:t>Pembahasan</w:t>
    </w:r>
    <w:proofErr w:type="spellEnd"/>
  </w:p>
  <w:p w:rsidR="00C311CB" w:rsidRDefault="00C311CB">
    <w:pPr>
      <w:pStyle w:val="Header"/>
    </w:pPr>
    <w:r>
      <w:t>___________________________________________</w:t>
    </w:r>
    <w:r w:rsidR="00793A09">
      <w:t>_____________________________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0E4D50"/>
    <w:multiLevelType w:val="multilevel"/>
    <w:tmpl w:val="8D965504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2160"/>
      </w:pPr>
      <w:rPr>
        <w:rFonts w:hint="default"/>
      </w:rPr>
    </w:lvl>
  </w:abstractNum>
  <w:abstractNum w:abstractNumId="1">
    <w:nsid w:val="22944244"/>
    <w:multiLevelType w:val="multilevel"/>
    <w:tmpl w:val="EE9A5172"/>
    <w:lvl w:ilvl="0">
      <w:start w:val="4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87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27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02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769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696" w:hanging="2160"/>
      </w:pPr>
      <w:rPr>
        <w:rFonts w:hint="default"/>
      </w:rPr>
    </w:lvl>
  </w:abstractNum>
  <w:abstractNum w:abstractNumId="2">
    <w:nsid w:val="29CD593C"/>
    <w:multiLevelType w:val="multilevel"/>
    <w:tmpl w:val="4DF62DA8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42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81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69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96" w:hanging="2160"/>
      </w:pPr>
      <w:rPr>
        <w:rFonts w:hint="default"/>
      </w:rPr>
    </w:lvl>
  </w:abstractNum>
  <w:abstractNum w:abstractNumId="3">
    <w:nsid w:val="3297780A"/>
    <w:multiLevelType w:val="multilevel"/>
    <w:tmpl w:val="A2E809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39AB1852"/>
    <w:multiLevelType w:val="multilevel"/>
    <w:tmpl w:val="5986E242"/>
    <w:lvl w:ilvl="0">
      <w:start w:val="4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5">
    <w:nsid w:val="4FCF7874"/>
    <w:multiLevelType w:val="multilevel"/>
    <w:tmpl w:val="868ACE7A"/>
    <w:lvl w:ilvl="0">
      <w:start w:val="3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6">
    <w:nsid w:val="60C81117"/>
    <w:multiLevelType w:val="multilevel"/>
    <w:tmpl w:val="BEF423AE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6"/>
  </w:num>
  <w:num w:numId="4">
    <w:abstractNumId w:val="5"/>
  </w:num>
  <w:num w:numId="5">
    <w:abstractNumId w:val="4"/>
  </w:num>
  <w:num w:numId="6">
    <w:abstractNumId w:val="1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11CB"/>
    <w:rsid w:val="000334A2"/>
    <w:rsid w:val="00050931"/>
    <w:rsid w:val="00062720"/>
    <w:rsid w:val="000909EA"/>
    <w:rsid w:val="00366790"/>
    <w:rsid w:val="0036726C"/>
    <w:rsid w:val="003D636B"/>
    <w:rsid w:val="00532701"/>
    <w:rsid w:val="005C7C3F"/>
    <w:rsid w:val="00695B9C"/>
    <w:rsid w:val="006D7FB5"/>
    <w:rsid w:val="006E1058"/>
    <w:rsid w:val="00727C5C"/>
    <w:rsid w:val="007479A9"/>
    <w:rsid w:val="007937C5"/>
    <w:rsid w:val="00793A09"/>
    <w:rsid w:val="008014D5"/>
    <w:rsid w:val="00817844"/>
    <w:rsid w:val="00871997"/>
    <w:rsid w:val="009507EF"/>
    <w:rsid w:val="009A7014"/>
    <w:rsid w:val="00A23573"/>
    <w:rsid w:val="00A47BFA"/>
    <w:rsid w:val="00A728A5"/>
    <w:rsid w:val="00AC5455"/>
    <w:rsid w:val="00AE54A2"/>
    <w:rsid w:val="00B3001E"/>
    <w:rsid w:val="00B6786D"/>
    <w:rsid w:val="00BB51CA"/>
    <w:rsid w:val="00BC679A"/>
    <w:rsid w:val="00C311CB"/>
    <w:rsid w:val="00C4549D"/>
    <w:rsid w:val="00CB24BC"/>
    <w:rsid w:val="00CE7035"/>
    <w:rsid w:val="00D96FEE"/>
    <w:rsid w:val="00DA4853"/>
    <w:rsid w:val="00EE47FF"/>
    <w:rsid w:val="00F447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11C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11CB"/>
  </w:style>
  <w:style w:type="paragraph" w:styleId="Footer">
    <w:name w:val="footer"/>
    <w:basedOn w:val="Normal"/>
    <w:link w:val="Foot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11CB"/>
  </w:style>
  <w:style w:type="table" w:styleId="TableGrid">
    <w:name w:val="Table Grid"/>
    <w:basedOn w:val="TableNormal"/>
    <w:rsid w:val="00B3001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300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01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11C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11CB"/>
  </w:style>
  <w:style w:type="paragraph" w:styleId="Footer">
    <w:name w:val="footer"/>
    <w:basedOn w:val="Normal"/>
    <w:link w:val="Foot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11CB"/>
  </w:style>
  <w:style w:type="table" w:styleId="TableGrid">
    <w:name w:val="Table Grid"/>
    <w:basedOn w:val="TableNormal"/>
    <w:rsid w:val="00B3001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300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01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footnotes" Target="foot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emf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7.emf"/><Relationship Id="rId23" Type="http://schemas.openxmlformats.org/officeDocument/2006/relationships/footer" Target="footer1.xml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DDA933-C93F-4DFF-93D4-DA272B0304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7</TotalTime>
  <Pages>8</Pages>
  <Words>1389</Words>
  <Characters>7918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4</cp:revision>
  <cp:lastPrinted>2019-09-01T03:25:00Z</cp:lastPrinted>
  <dcterms:created xsi:type="dcterms:W3CDTF">2018-04-23T14:06:00Z</dcterms:created>
  <dcterms:modified xsi:type="dcterms:W3CDTF">2019-09-14T18:55:00Z</dcterms:modified>
</cp:coreProperties>
</file>